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444C88" w:rsidRP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Cordycepin ameliorates pulmonary fibrosis by targeting HDAC7 to suppress epithelial-mesenchymal transition</w:t>
      </w:r>
      <w:r w:rsidRPr="00444C88">
        <w:rPr>
          <w:rFonts w:ascii="Calibri" w:hAnsi="Calibri" w:cs="Calibri"/>
          <w:sz w:val="20"/>
          <w:szCs w:val="20"/>
        </w:rPr>
        <w:br/>
        <w:t xml:space="preserve">Jian Gao¹, Hongliang Dong¹, </w:t>
      </w:r>
      <w:proofErr w:type="spellStart"/>
      <w:r w:rsidRPr="00444C88">
        <w:rPr>
          <w:rFonts w:ascii="Calibri" w:hAnsi="Calibri" w:cs="Calibri"/>
          <w:sz w:val="20"/>
          <w:szCs w:val="20"/>
        </w:rPr>
        <w:t>Minghan</w:t>
      </w:r>
      <w:proofErr w:type="spellEnd"/>
      <w:r w:rsidRPr="00444C88">
        <w:rPr>
          <w:rFonts w:ascii="Calibri" w:hAnsi="Calibri" w:cs="Calibri"/>
          <w:sz w:val="20"/>
          <w:szCs w:val="20"/>
        </w:rPr>
        <w:t xml:space="preserve"> Cheng¹</w:t>
      </w:r>
      <w:r w:rsidRPr="00444C88">
        <w:rPr>
          <w:rFonts w:ascii="Calibri" w:hAnsi="Calibri" w:cs="Calibri"/>
          <w:sz w:val="20"/>
          <w:szCs w:val="20"/>
        </w:rPr>
        <w:br/>
        <w:t>¹Pediatric Translational Medicine Institute, Shanghai Children's Medical Center, School of Medicine, Shanghai Jiao Tong University, Shanghai, China</w:t>
      </w:r>
    </w:p>
    <w:p w:rsidR="00444C88" w:rsidRP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Introduction</w:t>
      </w:r>
      <w:r w:rsidRPr="00444C88">
        <w:rPr>
          <w:rFonts w:ascii="Calibri" w:hAnsi="Calibri" w:cs="Calibri"/>
          <w:sz w:val="20"/>
          <w:szCs w:val="20"/>
        </w:rPr>
        <w:br/>
        <w:t>Pulmonary fibrosis (PF) is a progressive and fatal respiratory disease with unclear pathogenesis and limited treatment options</w:t>
      </w:r>
      <w:r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CcmlkZ2VzPC9BdXRob3I+PFllYXI+MjAyNTwvWWVhcj48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</w:fldData>
        </w:fldChar>
      </w:r>
      <w:r>
        <w:rPr>
          <w:rFonts w:ascii="Calibri" w:hAnsi="Calibri" w:cs="Calibri"/>
          <w:sz w:val="20"/>
          <w:szCs w:val="20"/>
        </w:rPr>
        <w:instrText xml:space="preserve"> ADDIN EN.CITE </w:instrText>
      </w:r>
      <w:r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CcmlkZ2VzPC9BdXRob3I+PFllYXI+MjAyNTwvWWVhcj48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</w:fldData>
        </w:fldChar>
      </w:r>
      <w:r>
        <w:rPr>
          <w:rFonts w:ascii="Calibri" w:hAnsi="Calibri" w:cs="Calibri"/>
          <w:sz w:val="20"/>
          <w:szCs w:val="20"/>
        </w:rPr>
        <w:instrText xml:space="preserve"> ADDIN EN.CITE.DATA </w:instrText>
      </w:r>
      <w:r>
        <w:rPr>
          <w:rFonts w:ascii="Calibri" w:hAnsi="Calibri" w:cs="Calibri"/>
          <w:sz w:val="20"/>
          <w:szCs w:val="20"/>
        </w:rPr>
      </w:r>
      <w:r>
        <w:rPr>
          <w:rFonts w:ascii="Calibri" w:hAnsi="Calibri" w:cs="Calibri"/>
          <w:sz w:val="20"/>
          <w:szCs w:val="20"/>
        </w:rPr>
        <w:fldChar w:fldCharType="end"/>
      </w:r>
      <w:r>
        <w:rPr>
          <w:rFonts w:ascii="Calibri" w:hAnsi="Calibri" w:cs="Calibri"/>
          <w:sz w:val="20"/>
          <w:szCs w:val="20"/>
        </w:rPr>
        <w:fldChar w:fldCharType="separate"/>
      </w:r>
      <w:r>
        <w:rPr>
          <w:rFonts w:ascii="Calibri" w:hAnsi="Calibri" w:cs="Calibri"/>
          <w:noProof/>
          <w:sz w:val="20"/>
          <w:szCs w:val="20"/>
        </w:rPr>
        <w:t>[1-3]</w:t>
      </w:r>
      <w:r>
        <w:rPr>
          <w:rFonts w:ascii="Calibri" w:hAnsi="Calibri" w:cs="Calibri"/>
          <w:sz w:val="20"/>
          <w:szCs w:val="20"/>
        </w:rPr>
        <w:fldChar w:fldCharType="end"/>
      </w:r>
      <w:r w:rsidRPr="00444C88">
        <w:rPr>
          <w:rFonts w:ascii="Calibri" w:hAnsi="Calibri" w:cs="Calibri"/>
          <w:sz w:val="20"/>
          <w:szCs w:val="20"/>
        </w:rPr>
        <w:t>. Epithelial-mesenchymal transition (EMT) plays a critical role in PF progression. Cordycepin, a major active compound from </w:t>
      </w:r>
      <w:r w:rsidRPr="00444C88">
        <w:rPr>
          <w:rFonts w:ascii="Calibri" w:hAnsi="Calibri" w:cs="Calibri"/>
          <w:i/>
          <w:iCs/>
          <w:sz w:val="20"/>
          <w:szCs w:val="20"/>
        </w:rPr>
        <w:t>Cordyceps sinensis</w:t>
      </w:r>
      <w:r w:rsidRPr="00444C88">
        <w:rPr>
          <w:rFonts w:ascii="Calibri" w:hAnsi="Calibri" w:cs="Calibri"/>
          <w:sz w:val="20"/>
          <w:szCs w:val="20"/>
        </w:rPr>
        <w:t>, exhibits anti-fibrotic, anti-inflammatory, and antioxidant properties</w:t>
      </w:r>
      <w:r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DaGVuPC9BdXRob3I+PFllYXI+MjAyNDwvWWVhcj48UmVj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lanBo
YXIuMjAyNC4xNzcxNzI8L2VsZWN0cm9uaWMtcmVzb3VyY2UtbnVtPjxyZW1vdGUtZGF0YWJhc2Ut
bmFtZT5NZWRsaW5lPC9yZW1vdGUtZGF0YWJhc2UtbmFtZT48cmVtb3RlLWRhdGFiYXNlLXByb3Zp
ZGVyPk5MTTwvcmVtb3RlLWRhdGFiYXNlLXByb3ZpZGVyPjwvcmVjb3JkPjwvQ2l0ZT48L0VuZE5v
dGU+AG==
</w:fldData>
        </w:fldChar>
      </w:r>
      <w:r>
        <w:rPr>
          <w:rFonts w:ascii="Calibri" w:hAnsi="Calibri" w:cs="Calibri"/>
          <w:sz w:val="20"/>
          <w:szCs w:val="20"/>
        </w:rPr>
        <w:instrText xml:space="preserve"> ADDIN EN.CITE </w:instrText>
      </w:r>
      <w:r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DaGVuPC9BdXRob3I+PFllYXI+MjAyNDwvWWVhcj48UmVj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lanBo
YXIuMjAyNC4xNzcxNzI8L2VsZWN0cm9uaWMtcmVzb3VyY2UtbnVtPjxyZW1vdGUtZGF0YWJhc2Ut
bmFtZT5NZWRsaW5lPC9yZW1vdGUtZGF0YWJhc2UtbmFtZT48cmVtb3RlLWRhdGFiYXNlLXByb3Zp
ZGVyPk5MTTwvcmVtb3RlLWRhdGFiYXNlLXByb3ZpZGVyPjwvcmVjb3JkPjwvQ2l0ZT48L0VuZE5v
dGU+AG==
</w:fldData>
        </w:fldChar>
      </w:r>
      <w:r>
        <w:rPr>
          <w:rFonts w:ascii="Calibri" w:hAnsi="Calibri" w:cs="Calibri"/>
          <w:sz w:val="20"/>
          <w:szCs w:val="20"/>
        </w:rPr>
        <w:instrText xml:space="preserve"> ADDIN EN.CITE.DATA </w:instrText>
      </w:r>
      <w:r>
        <w:rPr>
          <w:rFonts w:ascii="Calibri" w:hAnsi="Calibri" w:cs="Calibri"/>
          <w:sz w:val="20"/>
          <w:szCs w:val="20"/>
        </w:rPr>
      </w:r>
      <w:r>
        <w:rPr>
          <w:rFonts w:ascii="Calibri" w:hAnsi="Calibri" w:cs="Calibri"/>
          <w:sz w:val="20"/>
          <w:szCs w:val="20"/>
        </w:rPr>
        <w:fldChar w:fldCharType="end"/>
      </w:r>
      <w:r>
        <w:rPr>
          <w:rFonts w:ascii="Calibri" w:hAnsi="Calibri" w:cs="Calibri"/>
          <w:sz w:val="20"/>
          <w:szCs w:val="20"/>
        </w:rPr>
        <w:fldChar w:fldCharType="separate"/>
      </w:r>
      <w:r>
        <w:rPr>
          <w:rFonts w:ascii="Calibri" w:hAnsi="Calibri" w:cs="Calibri"/>
          <w:noProof/>
          <w:sz w:val="20"/>
          <w:szCs w:val="20"/>
        </w:rPr>
        <w:t>[4-8]</w:t>
      </w:r>
      <w:r>
        <w:rPr>
          <w:rFonts w:ascii="Calibri" w:hAnsi="Calibri" w:cs="Calibri"/>
          <w:sz w:val="20"/>
          <w:szCs w:val="20"/>
        </w:rPr>
        <w:fldChar w:fldCharType="end"/>
      </w:r>
      <w:r w:rsidRPr="00444C88">
        <w:rPr>
          <w:rFonts w:ascii="Calibri" w:hAnsi="Calibri" w:cs="Calibri"/>
          <w:sz w:val="20"/>
          <w:szCs w:val="20"/>
        </w:rPr>
        <w:t>, yet its role in PF remains underexplored.</w:t>
      </w:r>
    </w:p>
    <w:p w:rsidR="00444C88" w:rsidRP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Aims</w:t>
      </w:r>
      <w:r w:rsidRPr="00444C88">
        <w:rPr>
          <w:rFonts w:ascii="Calibri" w:hAnsi="Calibri" w:cs="Calibri"/>
          <w:sz w:val="20"/>
          <w:szCs w:val="20"/>
        </w:rPr>
        <w:br/>
        <w:t>This study aimed to investigate the protective effects and mechanisms of cordycepin against PF, focusing on its role in targeting HDAC7 to inhibit EMT in both cellular and animal models.</w:t>
      </w:r>
    </w:p>
    <w:p w:rsidR="00444C88" w:rsidRP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Methods</w:t>
      </w:r>
      <w:r w:rsidRPr="00444C88">
        <w:rPr>
          <w:rFonts w:ascii="Calibri" w:hAnsi="Calibri" w:cs="Calibri"/>
          <w:sz w:val="20"/>
          <w:szCs w:val="20"/>
        </w:rPr>
        <w:br/>
        <w:t xml:space="preserve">In vitro, A549 cells were treated with TGF-β1 to induce EMT, with or without cordycepin (25–100 </w:t>
      </w:r>
      <w:proofErr w:type="spellStart"/>
      <w:r w:rsidRPr="00444C88">
        <w:rPr>
          <w:rFonts w:ascii="Calibri" w:hAnsi="Calibri" w:cs="Calibri"/>
          <w:sz w:val="20"/>
          <w:szCs w:val="20"/>
        </w:rPr>
        <w:t>μmol</w:t>
      </w:r>
      <w:proofErr w:type="spellEnd"/>
      <w:r w:rsidRPr="00444C88">
        <w:rPr>
          <w:rFonts w:ascii="Calibri" w:hAnsi="Calibri" w:cs="Calibri"/>
          <w:sz w:val="20"/>
          <w:szCs w:val="20"/>
        </w:rPr>
        <w:t xml:space="preserve">/L). Cell viability, migration, invasion, and EMT markers were assessed via CCK-8, wound healing, </w:t>
      </w:r>
      <w:proofErr w:type="spellStart"/>
      <w:r w:rsidRPr="00444C88">
        <w:rPr>
          <w:rFonts w:ascii="Calibri" w:hAnsi="Calibri" w:cs="Calibri"/>
          <w:sz w:val="20"/>
          <w:szCs w:val="20"/>
        </w:rPr>
        <w:t>Transwell</w:t>
      </w:r>
      <w:proofErr w:type="spellEnd"/>
      <w:r w:rsidRPr="00444C88">
        <w:rPr>
          <w:rFonts w:ascii="Calibri" w:hAnsi="Calibri" w:cs="Calibri"/>
          <w:sz w:val="20"/>
          <w:szCs w:val="20"/>
        </w:rPr>
        <w:t>, Western blot, immunofluorescence, and qPCR. Molecular docking and co-immunoprecipitation were used to examine HDAC7–Vimentin interaction. In vivo, a bleomycin-induced PF mouse model was treated with cordycepin (6, 12, 24 mg/kg) or pirfenidone. Lung tissues were analyzed by H&amp;E, Masson staining, immunohistochemistry, and Western blot.</w:t>
      </w:r>
    </w:p>
    <w:p w:rsidR="00444C88" w:rsidRP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Results</w:t>
      </w:r>
      <w:r w:rsidRPr="00444C88">
        <w:rPr>
          <w:rFonts w:ascii="Calibri" w:hAnsi="Calibri" w:cs="Calibri"/>
          <w:sz w:val="20"/>
          <w:szCs w:val="20"/>
        </w:rPr>
        <w:br/>
        <w:t>Cordycepin inhibited TGF-β1-induced EMT, migration, and invasion in A549 cells, downregulated Collagen I, α-SMA, N-cadherin, Vimentin, and HDAC7, and upregulated E-cadherin. HDAC7 knockdown suppressed EMT, and molecular studies confirmed HDAC7–Vimentin interaction and cordycepin–HDAC7 binding. In mice, cordycepin reduced inflammation, collagen deposition, and expression of EMT markers and HDAC7 in lung tissues.</w:t>
      </w:r>
    </w:p>
    <w:p w:rsidR="00444C88" w:rsidRDefault="00444C88" w:rsidP="00444C88">
      <w:pPr>
        <w:rPr>
          <w:rFonts w:ascii="Calibri" w:hAnsi="Calibri" w:cs="Calibri"/>
          <w:sz w:val="20"/>
          <w:szCs w:val="20"/>
        </w:rPr>
      </w:pPr>
      <w:r w:rsidRPr="00444C88">
        <w:rPr>
          <w:rFonts w:ascii="Calibri" w:hAnsi="Calibri" w:cs="Calibri"/>
          <w:b/>
          <w:bCs/>
          <w:sz w:val="20"/>
          <w:szCs w:val="20"/>
        </w:rPr>
        <w:t>Discussion</w:t>
      </w:r>
      <w:r w:rsidRPr="00444C88">
        <w:rPr>
          <w:rFonts w:ascii="Calibri" w:hAnsi="Calibri" w:cs="Calibri"/>
          <w:sz w:val="20"/>
          <w:szCs w:val="20"/>
        </w:rPr>
        <w:br/>
        <w:t>Cordycepin attenuates pulmonary fibrosis by targeting HDAC7, promoting Vimentin acetylation and degradation, thereby inhibiting EMT. These findings provide novel insights into the anti-fibrotic mechanisms of cordycepin and support its potential as a therapeutic agent for PF.</w:t>
      </w:r>
    </w:p>
    <w:p w:rsidR="00444C88" w:rsidRPr="00444C88" w:rsidRDefault="00444C88" w:rsidP="00444C88">
      <w:pPr>
        <w:rPr>
          <w:rFonts w:ascii="Calibri" w:hAnsi="Calibri" w:cs="Calibri" w:hint="eastAsia"/>
          <w:b/>
          <w:bCs/>
          <w:sz w:val="20"/>
          <w:szCs w:val="20"/>
        </w:rPr>
      </w:pPr>
      <w:r w:rsidRPr="00444C88">
        <w:rPr>
          <w:rFonts w:ascii="Calibri" w:hAnsi="Calibri" w:cs="Calibri" w:hint="eastAsia"/>
          <w:b/>
          <w:bCs/>
          <w:sz w:val="20"/>
          <w:szCs w:val="20"/>
        </w:rPr>
        <w:t>References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>
        <w:rPr>
          <w:rFonts w:ascii="Calibri" w:hAnsi="Calibri" w:cs="Calibri"/>
          <w:sz w:val="20"/>
          <w:szCs w:val="20"/>
        </w:rPr>
        <w:fldChar w:fldCharType="begin"/>
      </w:r>
      <w:r>
        <w:rPr>
          <w:rFonts w:ascii="Calibri" w:hAnsi="Calibri" w:cs="Calibri"/>
          <w:sz w:val="20"/>
          <w:szCs w:val="20"/>
        </w:rPr>
        <w:instrText xml:space="preserve"> ADDIN EN.REFLIST </w:instrText>
      </w:r>
      <w:r>
        <w:rPr>
          <w:rFonts w:ascii="Calibri" w:hAnsi="Calibri" w:cs="Calibri"/>
          <w:sz w:val="20"/>
          <w:szCs w:val="20"/>
        </w:rPr>
        <w:fldChar w:fldCharType="separate"/>
      </w:r>
      <w:r w:rsidRPr="00444C88">
        <w:t>1.</w:t>
      </w:r>
      <w:r w:rsidRPr="00444C88">
        <w:tab/>
        <w:t xml:space="preserve">Bridges, J.P., et al., </w:t>
      </w:r>
      <w:r w:rsidRPr="00444C88">
        <w:rPr>
          <w:i/>
        </w:rPr>
        <w:t>Progressive lung fibrosis: reprogramming a genetically vulnerable bronchoalveolar epithelium.</w:t>
      </w:r>
      <w:r w:rsidRPr="00444C88">
        <w:t xml:space="preserve"> J Clin Invest, 2025. </w:t>
      </w:r>
      <w:r w:rsidRPr="00444C88">
        <w:rPr>
          <w:b/>
        </w:rPr>
        <w:t>135</w:t>
      </w:r>
      <w:r w:rsidRPr="00444C88">
        <w:t>(1)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2.</w:t>
      </w:r>
      <w:r w:rsidRPr="00444C88">
        <w:tab/>
        <w:t xml:space="preserve">Shin, S.Y., et al., </w:t>
      </w:r>
      <w:r w:rsidRPr="00444C88">
        <w:rPr>
          <w:i/>
        </w:rPr>
        <w:t>From Epithelium to Therapy: Transitional Cells in Lung Fibrosis.</w:t>
      </w:r>
      <w:r w:rsidRPr="00444C88">
        <w:t xml:space="preserve"> Am J Respir Cell Mol Biol, 2025. </w:t>
      </w:r>
      <w:r w:rsidRPr="00444C88">
        <w:rPr>
          <w:b/>
        </w:rPr>
        <w:t>72</w:t>
      </w:r>
      <w:r w:rsidRPr="00444C88">
        <w:t>(5): p. 472-483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3.</w:t>
      </w:r>
      <w:r w:rsidRPr="00444C88">
        <w:tab/>
        <w:t xml:space="preserve">Sun, Z., et al., </w:t>
      </w:r>
      <w:r w:rsidRPr="00444C88">
        <w:rPr>
          <w:i/>
        </w:rPr>
        <w:t xml:space="preserve">Endoplasmic reticulum stress in acute lung injury and pulmonary </w:t>
      </w:r>
      <w:r w:rsidRPr="00444C88">
        <w:rPr>
          <w:i/>
        </w:rPr>
        <w:lastRenderedPageBreak/>
        <w:t>fibrosis.</w:t>
      </w:r>
      <w:r w:rsidRPr="00444C88">
        <w:t xml:space="preserve"> FASEB J, 2024. </w:t>
      </w:r>
      <w:r w:rsidRPr="00444C88">
        <w:rPr>
          <w:b/>
        </w:rPr>
        <w:t>38</w:t>
      </w:r>
      <w:r w:rsidRPr="00444C88">
        <w:t>(23): p. e70232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4.</w:t>
      </w:r>
      <w:r w:rsidRPr="00444C88">
        <w:tab/>
        <w:t xml:space="preserve">Chen, S., et al., </w:t>
      </w:r>
      <w:r w:rsidRPr="00444C88">
        <w:rPr>
          <w:i/>
        </w:rPr>
        <w:t>Cordycepin alleviates diabetes mellitus-associated hepatic fibrosis by inhibiting SOX9-mediated Wnt/beta-catenin signal axis.</w:t>
      </w:r>
      <w:r w:rsidRPr="00444C88">
        <w:t xml:space="preserve"> Bioorg Chem, 2024. </w:t>
      </w:r>
      <w:r w:rsidRPr="00444C88">
        <w:rPr>
          <w:b/>
        </w:rPr>
        <w:t>153</w:t>
      </w:r>
      <w:r w:rsidRPr="00444C88">
        <w:t>: p. 107812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5.</w:t>
      </w:r>
      <w:r w:rsidRPr="00444C88">
        <w:tab/>
        <w:t xml:space="preserve">Gu, L.B., et al., </w:t>
      </w:r>
      <w:r w:rsidRPr="00444C88">
        <w:rPr>
          <w:i/>
        </w:rPr>
        <w:t>[Mechanisms of cordycepin on improving renal interstitial fibrosis via regulating eIF2alpha/TGF-beta/Smad signaling pathway].</w:t>
      </w:r>
      <w:r w:rsidRPr="00444C88">
        <w:t xml:space="preserve"> Zhongguo Zhong Yao Za Zhi, 2014. </w:t>
      </w:r>
      <w:r w:rsidRPr="00444C88">
        <w:rPr>
          <w:b/>
        </w:rPr>
        <w:t>39</w:t>
      </w:r>
      <w:r w:rsidRPr="00444C88">
        <w:t>(21): p. 4096-101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6.</w:t>
      </w:r>
      <w:r w:rsidRPr="00444C88">
        <w:tab/>
        <w:t xml:space="preserve">Liang, Z., et al., </w:t>
      </w:r>
      <w:r w:rsidRPr="00444C88">
        <w:rPr>
          <w:i/>
        </w:rPr>
        <w:t>Cordycepin alleviates hepatic fibrosis in association with the inhibition of glutaminolysis to promote hepatic stellate cell senescence.</w:t>
      </w:r>
      <w:r w:rsidRPr="00444C88">
        <w:t xml:space="preserve"> Int Immunopharmacol, 2024. </w:t>
      </w:r>
      <w:r w:rsidRPr="00444C88">
        <w:rPr>
          <w:b/>
        </w:rPr>
        <w:t>132</w:t>
      </w:r>
      <w:r w:rsidRPr="00444C88">
        <w:t>: p. 111981.</w:t>
      </w:r>
    </w:p>
    <w:p w:rsidR="00444C88" w:rsidRPr="00444C88" w:rsidRDefault="00444C88" w:rsidP="00444C88">
      <w:pPr>
        <w:pStyle w:val="EndNoteBibliography"/>
        <w:spacing w:after="0"/>
        <w:ind w:left="720" w:hanging="720"/>
      </w:pPr>
      <w:r w:rsidRPr="00444C88">
        <w:t>7.</w:t>
      </w:r>
      <w:r w:rsidRPr="00444C88">
        <w:tab/>
        <w:t xml:space="preserve">Sun, Y., et al., </w:t>
      </w:r>
      <w:r w:rsidRPr="00444C88">
        <w:rPr>
          <w:i/>
        </w:rPr>
        <w:t>Cordycepin Ameliorates Renal Interstitial Fibrosis by Inhibiting Drp1-Mediated Mitochondrial Fission.</w:t>
      </w:r>
      <w:r w:rsidRPr="00444C88">
        <w:t xml:space="preserve"> Drug Des Devel Ther, 2025. </w:t>
      </w:r>
      <w:r w:rsidRPr="00444C88">
        <w:rPr>
          <w:b/>
        </w:rPr>
        <w:t>19</w:t>
      </w:r>
      <w:r w:rsidRPr="00444C88">
        <w:t>: p. 1271-1287.</w:t>
      </w:r>
    </w:p>
    <w:p w:rsidR="00444C88" w:rsidRPr="00444C88" w:rsidRDefault="00444C88" w:rsidP="00444C88">
      <w:pPr>
        <w:pStyle w:val="EndNoteBibliography"/>
        <w:ind w:left="720" w:hanging="720"/>
      </w:pPr>
      <w:r w:rsidRPr="00444C88">
        <w:t>8.</w:t>
      </w:r>
      <w:r w:rsidRPr="00444C88">
        <w:tab/>
        <w:t xml:space="preserve">Xia, R., et al., </w:t>
      </w:r>
      <w:r w:rsidRPr="00444C88">
        <w:rPr>
          <w:i/>
        </w:rPr>
        <w:t>Cordycepin improves liver fibrosis and the intestinal flora disturbance induced by 3,5-diethoxycarbonyl-1,4-dihydroxylidine in mice.</w:t>
      </w:r>
      <w:r w:rsidRPr="00444C88">
        <w:t xml:space="preserve"> Eur J Pharmacol, 2025. </w:t>
      </w:r>
      <w:r w:rsidRPr="00444C88">
        <w:rPr>
          <w:b/>
        </w:rPr>
        <w:t>987</w:t>
      </w:r>
      <w:r w:rsidRPr="00444C88">
        <w:t>: p. 177172.</w:t>
      </w:r>
    </w:p>
    <w:p w:rsidR="00444C88" w:rsidRPr="00444C88" w:rsidRDefault="00444C88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fldChar w:fldCharType="end"/>
      </w:r>
    </w:p>
    <w:sectPr w:rsidR="00444C88" w:rsidRPr="00444C8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d0pwdsyewvxles9xpxdaabzzwxr505d9fr&quot;&gt;My EndNote Library&lt;record-ids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444C88"/>
    <w:rsid w:val="00444C88"/>
    <w:rsid w:val="00CB0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45CFFA"/>
  <w15:chartTrackingRefBased/>
  <w15:docId w15:val="{B78D0D3C-8D05-4369-931E-A5520C13AF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444C8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444C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44C8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44C88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444C88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444C88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444C88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444C88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444C88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444C88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444C8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444C8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444C88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444C88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444C88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444C88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444C88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444C8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444C88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444C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444C8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444C8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444C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444C8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444C8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444C88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444C8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444C88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444C88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444C88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444C88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444C88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444C88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490</Words>
  <Characters>3145</Characters>
  <Application>Microsoft Office Word</Application>
  <DocSecurity>0</DocSecurity>
  <Lines>57</Lines>
  <Paragraphs>15</Paragraphs>
  <ScaleCrop>false</ScaleCrop>
  <Company/>
  <LinksUpToDate>false</LinksUpToDate>
  <CharactersWithSpaces>3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红亮 董</dc:creator>
  <cp:keywords/>
  <dc:description/>
  <cp:lastModifiedBy>红亮 董</cp:lastModifiedBy>
  <cp:revision>1</cp:revision>
  <dcterms:created xsi:type="dcterms:W3CDTF">2025-09-15T16:00:00Z</dcterms:created>
  <dcterms:modified xsi:type="dcterms:W3CDTF">2025-09-15T16:07:00Z</dcterms:modified>
</cp:coreProperties>
</file>